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563380" w:rsidRDefault="00294694" w:rsidP="007A1405">
      <w:pPr>
        <w:pStyle w:val="Default"/>
        <w:spacing w:before="120" w:after="120" w:line="360" w:lineRule="auto"/>
      </w:pPr>
      <w:r w:rsidRPr="00563380">
        <w:t>Why are chamois shrinking in the Alps: Investigating the effects of climate on the phenotype of chamois</w:t>
      </w:r>
    </w:p>
    <w:p w14:paraId="1D74633E" w14:textId="2AB851B4" w:rsidR="005D1C07" w:rsidRPr="00563380" w:rsidRDefault="004E3AFB" w:rsidP="001A451F">
      <w:pPr>
        <w:pStyle w:val="Default"/>
        <w:spacing w:before="120" w:after="120" w:line="360" w:lineRule="auto"/>
      </w:pPr>
      <w:r w:rsidRPr="00563380">
        <w:t>Or</w:t>
      </w:r>
    </w:p>
    <w:p w14:paraId="56502D24" w14:textId="3DB1FE19" w:rsidR="006308E9" w:rsidRPr="00563380" w:rsidRDefault="004E3AFB" w:rsidP="001A451F">
      <w:pPr>
        <w:pStyle w:val="Default"/>
        <w:spacing w:before="120" w:after="120" w:line="360" w:lineRule="auto"/>
      </w:pPr>
      <w:commentRangeStart w:id="0"/>
      <w:commentRangeStart w:id="1"/>
      <w:commentRangeStart w:id="2"/>
      <w:r w:rsidRPr="00563380">
        <w:t xml:space="preserve">Climate warming </w:t>
      </w:r>
      <w:r w:rsidR="00697D26" w:rsidRPr="00563380">
        <w:t xml:space="preserve">has </w:t>
      </w:r>
      <w:r w:rsidRPr="00563380">
        <w:t xml:space="preserve">led to the shrinking </w:t>
      </w:r>
      <w:r w:rsidR="00697D26" w:rsidRPr="00563380">
        <w:t>by X</w:t>
      </w:r>
      <w:r w:rsidR="000920E3" w:rsidRPr="00563380">
        <w:t xml:space="preserve"> kilos</w:t>
      </w:r>
      <w:r w:rsidR="00697D26" w:rsidRPr="00563380">
        <w:t xml:space="preserve"> </w:t>
      </w:r>
      <w:r w:rsidR="006308E9" w:rsidRPr="00563380">
        <w:t>in juv</w:t>
      </w:r>
      <w:r w:rsidR="00983769" w:rsidRPr="00563380">
        <w:t xml:space="preserve">enile </w:t>
      </w:r>
      <w:r w:rsidRPr="00563380">
        <w:t xml:space="preserve">Alpine chamois </w:t>
      </w:r>
      <w:r w:rsidR="006308E9" w:rsidRPr="00563380">
        <w:t>over the past X decades</w:t>
      </w:r>
      <w:commentRangeEnd w:id="0"/>
      <w:r w:rsidR="00D22222" w:rsidRPr="00563380">
        <w:rPr>
          <w:rStyle w:val="CommentReference"/>
          <w:color w:val="auto"/>
          <w:lang w:val="en-US" w:eastAsia="en-US"/>
        </w:rPr>
        <w:commentReference w:id="0"/>
      </w:r>
      <w:commentRangeEnd w:id="1"/>
      <w:r w:rsidR="00265CA6" w:rsidRPr="00563380">
        <w:rPr>
          <w:rStyle w:val="CommentReference"/>
          <w:color w:val="auto"/>
          <w:lang w:val="en-US" w:eastAsia="en-US"/>
        </w:rPr>
        <w:commentReference w:id="1"/>
      </w:r>
      <w:commentRangeEnd w:id="2"/>
      <w:r w:rsidR="00996555" w:rsidRPr="00563380">
        <w:rPr>
          <w:rStyle w:val="CommentReference"/>
          <w:color w:val="auto"/>
          <w:lang w:val="en-US" w:eastAsia="en-US"/>
        </w:rPr>
        <w:commentReference w:id="2"/>
      </w:r>
      <w:r w:rsidR="00C77DA4" w:rsidRPr="00563380">
        <w:t xml:space="preserve"> in southern Switzerland</w:t>
      </w:r>
    </w:p>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 xml:space="preserve">Giulia </w:t>
      </w:r>
      <w:commentRangeStart w:id="3"/>
      <w:commentRangeStart w:id="4"/>
      <w:r w:rsidRPr="00563380">
        <w:rPr>
          <w:rFonts w:ascii="Times New Roman" w:hAnsi="Times New Roman" w:cs="Times New Roman"/>
          <w:color w:val="000000" w:themeColor="text1"/>
          <w:lang w:val="en-GB"/>
        </w:rPr>
        <w:t>Masoero</w:t>
      </w:r>
      <w:r w:rsidRPr="00563380">
        <w:rPr>
          <w:rFonts w:ascii="Times New Roman" w:hAnsi="Times New Roman" w:cs="Times New Roman"/>
          <w:color w:val="000000" w:themeColor="text1"/>
          <w:vertAlign w:val="superscript"/>
          <w:lang w:val="en-GB"/>
        </w:rPr>
        <w:t>1</w:t>
      </w:r>
      <w:commentRangeEnd w:id="3"/>
      <w:r w:rsidR="00FC202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commentRangeEnd w:id="4"/>
      <w:r w:rsidR="0099655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4"/>
      </w:r>
      <w:r w:rsidRPr="00563380">
        <w:rPr>
          <w:rFonts w:ascii="Times New Roman" w:hAnsi="Times New Roman" w:cs="Times New Roman"/>
          <w:color w:val="000000" w:themeColor="text1"/>
          <w:vertAlign w:val="superscript"/>
          <w:lang w:val="en-GB"/>
        </w:rPr>
        <w:t>*</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lastRenderedPageBreak/>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w:t>
      </w:r>
      <w:proofErr w:type="spellStart"/>
      <w:r w:rsidRPr="00563380">
        <w:t>BiolLett</w:t>
      </w:r>
      <w:proofErr w:type="spellEnd"/>
      <w:r w:rsidRPr="00563380">
        <w:t xml:space="preserve">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w:t>
      </w:r>
      <w:proofErr w:type="spellStart"/>
      <w:r w:rsidRPr="00563380">
        <w:rPr>
          <w:b/>
          <w:bCs/>
        </w:rPr>
        <w:t>BiolLett</w:t>
      </w:r>
      <w:proofErr w:type="spellEnd"/>
      <w:r w:rsidRPr="00563380">
        <w:rPr>
          <w:b/>
          <w:bCs/>
        </w:rPr>
        <w:t xml:space="preserve">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40C437A6"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ambient </w:t>
      </w:r>
      <w:r w:rsidR="007A1405" w:rsidRPr="00563380">
        <w:t xml:space="preserve">temperature </w:t>
      </w:r>
      <w:r w:rsidR="00AE4E83">
        <w:t>primarily</w:t>
      </w:r>
      <w:r w:rsidR="00375816" w:rsidRPr="00563380">
        <w:t xml:space="preserve">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5"/>
      <w:r w:rsidRPr="00563380">
        <w:rPr>
          <w:b/>
          <w:bCs/>
          <w:color w:val="auto"/>
        </w:rPr>
        <w:t xml:space="preserve">Introduction </w:t>
      </w:r>
      <w:commentRangeEnd w:id="5"/>
      <w:r w:rsidR="000528A8" w:rsidRPr="00563380">
        <w:rPr>
          <w:rStyle w:val="CommentReference"/>
          <w:color w:val="auto"/>
          <w:lang w:val="en-US" w:eastAsia="en-US"/>
        </w:rPr>
        <w:commentReference w:id="5"/>
      </w:r>
    </w:p>
    <w:p w14:paraId="43F804FA" w14:textId="30957278"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Gardner et al. 2011; Sheridan and Bickford 2011; Ryding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 xml:space="preserve">food availability and quality changes. Heat dissipation and nutrition is likely driving the phenotypic responses observed in free-living animals jointly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1099F9B6"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w:t>
      </w:r>
      <w:r w:rsidR="00AE4E83">
        <w:rPr>
          <w:lang w:val="en-GB"/>
        </w:rPr>
        <w:t>primarily determined</w:t>
      </w:r>
      <w:r w:rsidR="00F74BEF" w:rsidRPr="00563380">
        <w:rPr>
          <w:lang w:val="en-GB"/>
        </w:rPr>
        <w:t xml:space="preserve">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Bianchet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w:t>
      </w:r>
      <w:r w:rsidR="00AE4E83">
        <w:rPr>
          <w:lang w:val="en-GB"/>
        </w:rPr>
        <w:t>usually have</w:t>
      </w:r>
      <w:r w:rsidR="0087179D" w:rsidRPr="00563380">
        <w:rPr>
          <w:lang w:val="en-GB"/>
        </w:rPr>
        <w:t xml:space="preserve">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w:t>
      </w:r>
      <w:r w:rsidR="00AE4E83">
        <w:rPr>
          <w:lang w:val="en-GB"/>
        </w:rPr>
        <w:t>evident</w:t>
      </w:r>
      <w:r w:rsidR="008B480A" w:rsidRPr="00563380">
        <w:rPr>
          <w:lang w:val="en-GB"/>
        </w:rPr>
        <w:t xml:space="preserve"> in the early growing stages because they lack </w:t>
      </w:r>
      <w:r w:rsidR="00590A82">
        <w:rPr>
          <w:lang w:val="en-GB"/>
        </w:rPr>
        <w:t>reasonable</w:t>
      </w:r>
      <w:r w:rsidR="008B480A" w:rsidRPr="00563380">
        <w:rPr>
          <w:lang w:val="en-GB"/>
        </w:rPr>
        <w:t xml:space="preserve">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w:t>
      </w:r>
      <w:r w:rsidR="00AE4E83">
        <w:rPr>
          <w:lang w:val="en-GB"/>
        </w:rPr>
        <w:t>into</w:t>
      </w:r>
      <w:r w:rsidR="00996555" w:rsidRPr="00563380">
        <w:rPr>
          <w:lang w:val="en-GB"/>
        </w:rPr>
        <w:t xml:space="preserve">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w:t>
      </w:r>
      <w:r w:rsidR="00AE4E83">
        <w:rPr>
          <w:lang w:val="en-GB"/>
        </w:rPr>
        <w:t>,</w:t>
      </w:r>
      <w:r w:rsidR="00996555" w:rsidRPr="00563380">
        <w:rPr>
          <w:lang w:val="en-GB"/>
        </w:rPr>
        <w:t xml:space="preserve"> not equally sensitive to climate warming. The </w:t>
      </w:r>
      <w:r w:rsidR="00AE4E83">
        <w:rPr>
          <w:lang w:val="en-GB"/>
        </w:rPr>
        <w:t>in-utero</w:t>
      </w:r>
      <w:r w:rsidR="00996555" w:rsidRPr="00563380">
        <w:rPr>
          <w:lang w:val="en-GB"/>
        </w:rPr>
        <w:t xml:space="preserve"> phase is likely the less sensitive as offspring live in </w:t>
      </w:r>
      <w:r w:rsidR="00AE4E83">
        <w:rPr>
          <w:lang w:val="en-GB"/>
        </w:rPr>
        <w:t>a stable</w:t>
      </w:r>
      <w:r w:rsidR="00996555" w:rsidRPr="00563380">
        <w:rPr>
          <w:lang w:val="en-GB"/>
        </w:rPr>
        <w:t xml:space="preserve"> thermal environment</w:t>
      </w:r>
      <w:r w:rsidR="00AE4E83">
        <w:rPr>
          <w:lang w:val="en-GB"/>
        </w:rPr>
        <w:t>. In contrast, the</w:t>
      </w:r>
      <w:r w:rsidR="00996555" w:rsidRPr="00563380">
        <w:rPr>
          <w:lang w:val="en-GB"/>
        </w:rPr>
        <w:t xml:space="preserve"> lactation phase is likely the most sensitive, as offspring growth in size is the fastest during lactation and mother milk production is constrained by ambient temperature.</w:t>
      </w:r>
    </w:p>
    <w:p w14:paraId="18C72E9C" w14:textId="087CA25F" w:rsidR="007B040B" w:rsidRPr="00563380" w:rsidRDefault="00557274" w:rsidP="00B67434">
      <w:pPr>
        <w:spacing w:before="120" w:after="120" w:line="360" w:lineRule="auto"/>
        <w:ind w:firstLine="426"/>
        <w:rPr>
          <w:lang w:val="en-GB"/>
        </w:rPr>
      </w:pPr>
      <w:r w:rsidRPr="00563380">
        <w:rPr>
          <w:lang w:val="en-GB"/>
        </w:rPr>
        <w:lastRenderedPageBreak/>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AE4E83">
        <w:rPr>
          <w:lang w:val="en-GB"/>
        </w:rPr>
        <w:t>.</w:t>
      </w:r>
      <w:r w:rsidR="00186C8B" w:rsidRPr="00563380">
        <w:rPr>
          <w:lang w:val="en-GB"/>
        </w:rPr>
        <w:t xml:space="preserve"> </w:t>
      </w:r>
      <w:r w:rsidR="00AE4E83">
        <w:rPr>
          <w:lang w:val="en-GB"/>
        </w:rPr>
        <w:t>These studies 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w:t>
      </w:r>
      <w:r w:rsidR="00AE4E83">
        <w:rPr>
          <w:lang w:val="en-GB"/>
        </w:rPr>
        <w:t xml:space="preserve"> or the other three ungulate species investigated</w:t>
      </w:r>
      <w:r w:rsidR="00D87B9E">
        <w:rPr>
          <w:lang w:val="en-GB"/>
        </w:rPr>
        <w:t xml:space="preserve">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Büntgen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5237D986"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Shackleton 1997; Spitzenberger et al. 200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4F6437A1" w:rsidR="00E02F16" w:rsidRPr="00563380" w:rsidRDefault="00891BDA" w:rsidP="00375816">
      <w:pPr>
        <w:pStyle w:val="Default"/>
        <w:spacing w:before="120" w:after="120" w:line="360" w:lineRule="auto"/>
        <w:ind w:firstLine="426"/>
        <w:rPr>
          <w:color w:val="auto"/>
        </w:rPr>
      </w:pPr>
      <w:r w:rsidRPr="00563380">
        <w:rPr>
          <w:color w:val="auto"/>
        </w:rPr>
        <w:lastRenderedPageBreak/>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Hunters estimated age in the field</w:t>
      </w:r>
      <w:r w:rsidR="00CE5AA0" w:rsidRPr="00563380">
        <w:rPr>
          <w:color w:val="auto"/>
        </w:rPr>
        <w:t xml:space="preserve"> </w:t>
      </w:r>
      <w:r w:rsidR="00590A82">
        <w:rPr>
          <w:color w:val="auto"/>
        </w:rPr>
        <w:t>by measuring</w:t>
      </w:r>
      <w:r w:rsidR="000E528F" w:rsidRPr="00563380">
        <w:rPr>
          <w:color w:val="auto"/>
        </w:rPr>
        <w:t xml:space="preserve">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590A82">
        <w:rPr>
          <w:color w:val="auto"/>
        </w:rPr>
        <w:t>near</w:t>
      </w:r>
      <w:r w:rsidR="00294694" w:rsidRPr="00563380">
        <w:rPr>
          <w:color w:val="auto"/>
        </w:rPr>
        <w:t xml:space="preserve">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5FE6AB25"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79046E97"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t>
      </w:r>
      <w:r w:rsidR="00590A82">
        <w:rPr>
          <w:color w:val="auto"/>
        </w:rPr>
        <w:lastRenderedPageBreak/>
        <w:t>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w:t>
      </w:r>
      <w:r w:rsidR="00AB1FFC">
        <w:rPr>
          <w:color w:val="auto"/>
        </w:rPr>
        <w:t>with a</w:t>
      </w:r>
      <w:r w:rsidR="008742AB" w:rsidRPr="00563380">
        <w:rPr>
          <w:color w:val="auto"/>
        </w:rPr>
        <w:t>s reference day</w:t>
      </w:r>
      <w:r w:rsidR="00AB1FFC">
        <w:rPr>
          <w:color w:val="auto"/>
        </w:rPr>
        <w:t xml:space="preserve"> the </w:t>
      </w:r>
      <w:r w:rsidR="00AB1FFC" w:rsidRPr="00563380">
        <w:rPr>
          <w:color w:val="auto"/>
        </w:rPr>
        <w:t>September 24</w:t>
      </w:r>
      <w:r w:rsidR="00AB1FFC" w:rsidRPr="00563380">
        <w:rPr>
          <w:color w:val="auto"/>
          <w:vertAlign w:val="superscript"/>
        </w:rPr>
        <w:t>th</w:t>
      </w:r>
      <w:r w:rsidR="00AB1FFC">
        <w:rPr>
          <w:color w:val="auto"/>
          <w:vertAlign w:val="superscript"/>
        </w:rPr>
        <w:t xml:space="preserve"> </w:t>
      </w:r>
      <w:r w:rsidR="00AB1FFC">
        <w:rPr>
          <w:color w:val="auto"/>
        </w:rPr>
        <w:t>(</w:t>
      </w:r>
      <w:r w:rsidR="008742AB" w:rsidRPr="00563380">
        <w:rPr>
          <w:color w:val="auto"/>
        </w:rPr>
        <w:t xml:space="preserve">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period</w:t>
      </w:r>
      <w:r w:rsidRPr="00563380">
        <w:rPr>
          <w:color w:val="auto"/>
        </w:rPr>
        <w:t>)</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other, uncorrelated, windows.</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r w:rsidR="00BD2AD1">
        <w:rPr>
          <w:color w:val="auto"/>
        </w:rPr>
        <w:t xml:space="preserve"> XX</w:t>
      </w:r>
      <w:r w:rsidR="00856695" w:rsidRPr="00563380">
        <w:rPr>
          <w:color w:val="auto"/>
        </w:rPr>
        <w:t>.</w:t>
      </w:r>
      <w:r w:rsidR="00AB1FFC">
        <w:rPr>
          <w:color w:val="auto"/>
        </w:rPr>
        <w:t xml:space="preserve"> Detrended analyses were also carried out to better investigate the relationship between body mass and temperature. We extracted the residuals of linear regressions between mass and year and between temperature and year. We then checked the linear regression between the residuals of the body mass and the residuals of the temperature. Results are shown in the </w:t>
      </w:r>
      <w:r w:rsidR="00AB1FFC" w:rsidRPr="00563380">
        <w:rPr>
          <w:color w:val="auto"/>
        </w:rPr>
        <w:t>electronic supplementary material</w:t>
      </w:r>
      <w:r w:rsidR="00AB1FFC">
        <w:rPr>
          <w:color w:val="auto"/>
        </w:rPr>
        <w:t xml:space="preserve"> XX.</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1353B1DF"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r w:rsidR="00000D53">
        <w:t>Testing for other, uncorrelated</w:t>
      </w:r>
      <w:r w:rsidR="005E57B5">
        <w:t xml:space="preserve"> (Pearson’s test: </w:t>
      </w:r>
      <w:proofErr w:type="spellStart"/>
      <w:r w:rsidR="005E57B5">
        <w:t>cor</w:t>
      </w:r>
      <w:proofErr w:type="spellEnd"/>
      <w:r w:rsidR="005E57B5">
        <w:t xml:space="preserve"> 0.24, t = 1.24, </w:t>
      </w:r>
      <w:proofErr w:type="spellStart"/>
      <w:r w:rsidR="005E57B5">
        <w:t>df</w:t>
      </w:r>
      <w:proofErr w:type="spellEnd"/>
      <w:r w:rsidR="005E57B5">
        <w:t xml:space="preserve"> = 25, p </w:t>
      </w:r>
      <w:r w:rsidR="009C50A9">
        <w:t>= 0.23</w:t>
      </w:r>
      <w:r w:rsidR="005E57B5">
        <w:t>)</w:t>
      </w:r>
      <w:r w:rsidR="00000D53">
        <w:t>, windows allowed us to find another window from day 145 to day 65 from the reference day. This second climate window is equivalent to May 2</w:t>
      </w:r>
      <w:r w:rsidR="00000D53" w:rsidRPr="00000D53">
        <w:rPr>
          <w:vertAlign w:val="superscript"/>
        </w:rPr>
        <w:t>nd</w:t>
      </w:r>
      <w:r w:rsidR="00000D53">
        <w:t xml:space="preserve"> until July 21</w:t>
      </w:r>
      <w:r w:rsidR="00000D53" w:rsidRPr="00000D53">
        <w:rPr>
          <w:vertAlign w:val="superscript"/>
        </w:rPr>
        <w:t>st</w:t>
      </w:r>
      <w:r w:rsidR="00000D53">
        <w:t xml:space="preserve"> of the year the animal was harvested.</w:t>
      </w:r>
      <w:r w:rsidR="0034507C">
        <w:t xml:space="preserve"> </w:t>
      </w:r>
    </w:p>
    <w:p w14:paraId="17FCE527" w14:textId="353BDDC7"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396165" w:rsidRPr="00563380">
        <w:t xml:space="preserve">. </w:t>
      </w:r>
      <w:r w:rsidR="00D5474C" w:rsidRPr="00563380">
        <w:t xml:space="preserve">Most importantly, chamois weight was lower with </w:t>
      </w:r>
      <w:r w:rsidR="00762D1B" w:rsidRPr="00563380">
        <w:t xml:space="preserve">a </w:t>
      </w:r>
      <w:r w:rsidR="00D5474C" w:rsidRPr="00563380">
        <w:t xml:space="preserve">higher average ambient temperature in the </w:t>
      </w:r>
      <w:r w:rsidR="0034507C">
        <w:t xml:space="preserve">two </w:t>
      </w:r>
      <w:r w:rsidR="00D5474C" w:rsidRPr="00563380">
        <w:t>best climatic window</w:t>
      </w:r>
      <w:r w:rsidR="0034507C">
        <w:t>s</w:t>
      </w:r>
      <w:r w:rsidR="00D5474C" w:rsidRPr="00563380">
        <w:t xml:space="preserve"> (Table 1, Fig</w:t>
      </w:r>
      <w:r w:rsidR="00A23B9A" w:rsidRPr="00563380">
        <w:t xml:space="preserve"> 1a</w:t>
      </w:r>
      <w:r w:rsidR="00FA7D86">
        <w:t>,b</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w:t>
      </w:r>
      <w:r w:rsidR="00FA7D86">
        <w:t>c</w:t>
      </w:r>
      <w:r w:rsidR="00D5474C" w:rsidRPr="00563380">
        <w:t xml:space="preserve">). </w:t>
      </w:r>
      <w:r w:rsidR="00396165" w:rsidRPr="00563380">
        <w:t xml:space="preserve">The results </w:t>
      </w:r>
      <w:r w:rsidR="00D5474C" w:rsidRPr="00563380">
        <w:t xml:space="preserve">also </w:t>
      </w:r>
      <w:r w:rsidR="00396165" w:rsidRPr="00563380">
        <w:t>showed that 1.5-year-old males are significantly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 xml:space="preserve">Table 1). </w:t>
      </w:r>
    </w:p>
    <w:p w14:paraId="7C9B6FE9" w14:textId="2A71E7A7" w:rsidR="00377456" w:rsidRPr="00563380" w:rsidRDefault="00377456" w:rsidP="00A23B9A">
      <w:pPr>
        <w:pStyle w:val="Default"/>
        <w:spacing w:before="120" w:after="120" w:line="360" w:lineRule="auto"/>
        <w:ind w:firstLine="426"/>
      </w:pPr>
      <w:r w:rsidRPr="00563380">
        <w:lastRenderedPageBreak/>
        <w:t xml:space="preserve">During 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205D01B5"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34507C">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34507C">
            <w:pPr>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34507C">
            <w:pPr>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34507C">
            <w:pPr>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34507C">
            <w:pPr>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34507C">
            <w:pPr>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34507C">
            <w:pPr>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34507C">
            <w:pPr>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34507C">
            <w:pPr>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34507C">
            <w:pPr>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34507C">
            <w:pPr>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34507C">
            <w:pPr>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34507C">
            <w:pPr>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34507C">
            <w:pPr>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34507C">
            <w:pPr>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34507C">
            <w:pPr>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34507C">
            <w:pPr>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34507C">
            <w:pPr>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34507C">
            <w:pPr>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34507C">
            <w:pPr>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34507C">
            <w:pPr>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34507C">
            <w:pPr>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34507C">
            <w:pPr>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34507C">
            <w:pPr>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34507C">
            <w:pPr>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34507C">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34507C">
            <w:pPr>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34507C">
            <w:pPr>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34507C">
            <w:pPr>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34507C">
            <w:pPr>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34507C">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34507C">
            <w:pPr>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34507C">
            <w:pPr>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34507C">
            <w:pPr>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34507C">
            <w:pPr>
              <w:jc w:val="right"/>
              <w:rPr>
                <w:lang w:val="en-GB"/>
              </w:rPr>
            </w:pPr>
            <w:r>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00378ECA" w:rsidR="008C3915" w:rsidRPr="00563380" w:rsidRDefault="008C3915" w:rsidP="00D5474C">
      <w:pPr>
        <w:pStyle w:val="Default"/>
        <w:spacing w:before="120" w:after="120" w:line="360" w:lineRule="auto"/>
      </w:pPr>
      <w:r w:rsidRPr="00563380">
        <w:t xml:space="preserve">Relationship between body mass (kg) of harvested 1.5-year-old Alpine chamois and the average temperature (°C)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previous year and (b) between … of the same 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7AF71B83" w14:textId="18F9D6CA" w:rsidR="0089019A" w:rsidRPr="00FA7D86" w:rsidRDefault="00D31D1C" w:rsidP="00FA7D86">
      <w:pPr>
        <w:pStyle w:val="Default"/>
        <w:spacing w:before="120" w:after="120" w:line="360" w:lineRule="auto"/>
      </w:pPr>
      <w:r>
        <w:rPr>
          <w:noProof/>
        </w:rPr>
        <w:lastRenderedPageBreak/>
        <w:drawing>
          <wp:inline distT="0" distB="0" distL="0" distR="0" wp14:anchorId="43B1C026" wp14:editId="1FCC870B">
            <wp:extent cx="5727700" cy="171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5474C">
      <w:pPr>
        <w:pStyle w:val="Default"/>
        <w:spacing w:before="120" w:after="120" w:line="360" w:lineRule="auto"/>
        <w:rPr>
          <w:b/>
          <w:bCs/>
        </w:rPr>
      </w:pPr>
    </w:p>
    <w:p w14:paraId="697A80DA" w14:textId="74E7676C" w:rsidR="000375DD" w:rsidRPr="00563380" w:rsidRDefault="000375DD" w:rsidP="00D5474C">
      <w:pPr>
        <w:pStyle w:val="Default"/>
        <w:spacing w:before="120" w:after="120" w:line="360" w:lineRule="auto"/>
        <w:rPr>
          <w:b/>
          <w:bCs/>
        </w:rPr>
      </w:pPr>
      <w:r w:rsidRPr="00563380">
        <w:rPr>
          <w:b/>
          <w:bCs/>
        </w:rPr>
        <w:t>Figure 2</w:t>
      </w:r>
    </w:p>
    <w:p w14:paraId="6DDC4281" w14:textId="2AE000AD" w:rsidR="007C1E2B" w:rsidRPr="00563380" w:rsidRDefault="007C1E2B" w:rsidP="007C1E2B">
      <w:pPr>
        <w:pStyle w:val="Default"/>
        <w:spacing w:before="120" w:after="120" w:line="360" w:lineRule="auto"/>
      </w:pPr>
      <w:r w:rsidRPr="00563380">
        <w:t xml:space="preserve">Yearly trend of (a) the average temperature (° C) between May </w:t>
      </w:r>
      <w:r w:rsidR="005E57B5">
        <w:t>2</w:t>
      </w:r>
      <w:r w:rsidR="005E57B5" w:rsidRPr="005E57B5">
        <w:rPr>
          <w:vertAlign w:val="superscript"/>
        </w:rPr>
        <w:t>nd</w:t>
      </w:r>
      <w:r w:rsidRPr="00563380">
        <w:t xml:space="preserve"> and July </w:t>
      </w:r>
      <w:r w:rsidR="005E57B5">
        <w:t>21</w:t>
      </w:r>
      <w:r w:rsidR="005E57B5" w:rsidRPr="005E57B5">
        <w:rPr>
          <w:vertAlign w:val="superscript"/>
        </w:rPr>
        <w:t>st</w:t>
      </w:r>
      <w:r w:rsidR="005E57B5">
        <w:t xml:space="preserve"> </w:t>
      </w:r>
      <w:r w:rsidRPr="00563380">
        <w:t>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489D3EB" w:rsidR="007C1E2B" w:rsidRPr="00563380" w:rsidRDefault="00D31D1C" w:rsidP="00D5474C">
      <w:pPr>
        <w:pStyle w:val="Default"/>
        <w:spacing w:before="120" w:after="120" w:line="360" w:lineRule="auto"/>
      </w:pPr>
      <w:r>
        <w:rPr>
          <w:noProof/>
        </w:rPr>
        <w:drawing>
          <wp:inline distT="0" distB="0" distL="0" distR="0" wp14:anchorId="7693B3B6" wp14:editId="24993BFC">
            <wp:extent cx="2438400" cy="4267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2672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lastRenderedPageBreak/>
        <w:t xml:space="preserve">Discussion </w:t>
      </w:r>
    </w:p>
    <w:p w14:paraId="7D0D43BA" w14:textId="4935EACF"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eight of juvenile Alpine chamois in relation to warming temperatures. Our analyses identified</w:t>
      </w:r>
      <w:r w:rsidR="00D31D1C">
        <w:t xml:space="preserve"> two</w:t>
      </w:r>
      <w:r w:rsidR="00360FCD" w:rsidRPr="00563380">
        <w:t xml:space="preserve"> 2-month </w:t>
      </w:r>
      <w:r w:rsidR="009B7190" w:rsidRPr="00563380">
        <w:t>window</w:t>
      </w:r>
      <w:r w:rsidR="00360FCD" w:rsidRPr="00563380">
        <w:t xml:space="preserve"> during </w:t>
      </w:r>
      <w:r w:rsidR="00D31D1C">
        <w:t>late spring and early summer</w:t>
      </w:r>
      <w:r w:rsidR="00360FCD" w:rsidRPr="00563380">
        <w:t xml:space="preserve"> of the </w:t>
      </w:r>
      <w:r w:rsidR="00D31D1C">
        <w:t>birth</w:t>
      </w:r>
      <w:r w:rsidR="00360FCD" w:rsidRPr="00563380">
        <w:t xml:space="preserve"> year</w:t>
      </w:r>
      <w:r w:rsidR="00D31D1C">
        <w:t xml:space="preserve"> and of the harvest year</w:t>
      </w:r>
      <w:r w:rsidR="009B7190" w:rsidRPr="00563380">
        <w:t xml:space="preserve"> as the most </w:t>
      </w:r>
      <w:r w:rsidR="00590A82">
        <w:t>critical</w:t>
      </w:r>
      <w:r w:rsidR="009B7190" w:rsidRPr="00563380">
        <w:t xml:space="preserve"> period</w:t>
      </w:r>
      <w:r w:rsidR="00D31D1C">
        <w:t>s</w:t>
      </w:r>
      <w:r w:rsidR="009B7190" w:rsidRPr="00563380">
        <w:t xml:space="preserve"> </w:t>
      </w:r>
      <w:r w:rsidR="00D31D1C">
        <w:t xml:space="preserve">for </w:t>
      </w:r>
      <w:r w:rsidR="009B7190" w:rsidRPr="00563380">
        <w:t>determining the body weight at 1.5 years of age.</w:t>
      </w:r>
      <w:r w:rsidR="00360FCD" w:rsidRPr="00563380">
        <w:t xml:space="preserve"> </w:t>
      </w:r>
      <w:r w:rsidR="00F601F0">
        <w:t>The second period coincides to when juvenile chamois</w:t>
      </w:r>
      <w:r w:rsidR="009B7190" w:rsidRPr="00563380">
        <w:t xml:space="preserve"> </w:t>
      </w:r>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590A82">
        <w:t>heavier</w:t>
      </w:r>
      <w:r w:rsidR="001A49AF" w:rsidRPr="00563380">
        <w:t xml:space="preserve"> than the ones at lower elevations</w:t>
      </w:r>
      <w:r w:rsidR="009B7190" w:rsidRPr="00563380">
        <w:t>.</w:t>
      </w:r>
      <w:r w:rsidR="00213061" w:rsidRPr="00563380">
        <w:t xml:space="preserve"> In addition, the species showed sexual dimorphism in weight that is already apparent in juveniles. </w:t>
      </w:r>
      <w:r w:rsidR="001A49AF" w:rsidRPr="00563380">
        <w:t>Lastly, our results also indicated a decrease in body mass</w:t>
      </w:r>
      <w:r w:rsidR="00F601F0">
        <w:t xml:space="preserve"> of almost 3kg</w:t>
      </w:r>
      <w:r w:rsidR="001A49AF" w:rsidRPr="00563380">
        <w:t xml:space="preserve"> and an increase in the mean ambient temperature</w:t>
      </w:r>
      <w:r w:rsidR="00F601F0">
        <w:t xml:space="preserve"> of ca. 1.7°C</w:t>
      </w:r>
      <w:r w:rsidR="001A49AF" w:rsidRPr="00563380">
        <w:t xml:space="preserv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51ACCFD6" w14:textId="42FA5CC9" w:rsidR="00863E99" w:rsidRPr="00563380" w:rsidRDefault="00863E99" w:rsidP="00863E99">
      <w:pPr>
        <w:pStyle w:val="Default"/>
        <w:spacing w:before="120" w:after="120" w:line="360" w:lineRule="auto"/>
        <w:ind w:firstLine="426"/>
      </w:pPr>
      <w:r w:rsidRPr="00563380">
        <w:rPr>
          <w:color w:val="auto"/>
        </w:rPr>
        <w:t xml:space="preserve">It has been suggested before that spring-summer temperatures are more </w:t>
      </w:r>
      <w:r>
        <w:rPr>
          <w:color w:val="auto"/>
        </w:rPr>
        <w:t>critical</w:t>
      </w:r>
      <w:r w:rsidRPr="00563380">
        <w:rPr>
          <w:color w:val="auto"/>
        </w:rPr>
        <w:t xml:space="preserve"> than winter temperatures </w:t>
      </w:r>
      <w:r>
        <w:rPr>
          <w:color w:val="auto"/>
        </w:rPr>
        <w:t>regarding</w:t>
      </w:r>
      <w:r w:rsidRPr="00563380">
        <w:rPr>
          <w:color w:val="auto"/>
        </w:rPr>
        <w:t xml:space="preserve"> phenotypic changes in seasonal environments </w:t>
      </w:r>
      <w:r w:rsidRPr="00563380">
        <w:rPr>
          <w:color w:val="auto"/>
        </w:rPr>
        <w:fldChar w:fldCharType="begin"/>
      </w:r>
      <w:r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Pr="00563380">
        <w:rPr>
          <w:color w:val="auto"/>
        </w:rPr>
        <w:t xml:space="preserve">(Klein 1965; </w:t>
      </w:r>
      <w:proofErr w:type="spellStart"/>
      <w:r w:rsidRPr="00563380">
        <w:rPr>
          <w:color w:val="auto"/>
        </w:rPr>
        <w:t>Garel</w:t>
      </w:r>
      <w:proofErr w:type="spellEnd"/>
      <w:r w:rsidRPr="00563380">
        <w:rPr>
          <w:color w:val="auto"/>
        </w:rPr>
        <w:t xml:space="preserve"> et al. 2011)</w:t>
      </w:r>
      <w:r w:rsidRPr="00563380">
        <w:rPr>
          <w:color w:val="auto"/>
        </w:rPr>
        <w:fldChar w:fldCharType="end"/>
      </w:r>
      <w:r>
        <w:rPr>
          <w:color w:val="auto"/>
        </w:rPr>
        <w:t>,</w:t>
      </w:r>
      <w:r w:rsidRPr="00563380">
        <w:rPr>
          <w:color w:val="auto"/>
        </w:rPr>
        <w:t xml:space="preserve"> and our study supports this hypothesis. </w:t>
      </w:r>
      <w:r>
        <w:t xml:space="preserve">May, June and July are important months for a growing Chamois. </w:t>
      </w:r>
      <w:r w:rsidR="00213D7D" w:rsidRPr="00563380">
        <w:t xml:space="preserve">Chamois kids are usually born </w:t>
      </w:r>
      <w:r w:rsidR="00213061" w:rsidRPr="00563380">
        <w:t>towards the</w:t>
      </w:r>
      <w:r w:rsidR="00213D7D" w:rsidRPr="00563380">
        <w:t xml:space="preserve"> end of May, and </w:t>
      </w:r>
      <w:r>
        <w:t>we</w:t>
      </w:r>
      <w:r w:rsidR="00213D7D" w:rsidRPr="00563380">
        <w:t xml:space="preserve"> </w:t>
      </w:r>
      <w:r>
        <w:t xml:space="preserve">show </w:t>
      </w:r>
      <w:r w:rsidR="00213D7D" w:rsidRPr="00563380">
        <w:t xml:space="preserve">that the temperatures </w:t>
      </w:r>
      <w:r w:rsidR="00213061" w:rsidRPr="00563380">
        <w:t xml:space="preserve">around their </w:t>
      </w:r>
      <w:r w:rsidR="00213D7D" w:rsidRPr="00563380">
        <w:t xml:space="preserve">birth (from </w:t>
      </w:r>
      <w:r w:rsidR="00590A82">
        <w:t xml:space="preserve">the </w:t>
      </w:r>
      <w:r w:rsidR="00213061" w:rsidRPr="00563380">
        <w:t>9</w:t>
      </w:r>
      <w:r w:rsidR="00213061" w:rsidRPr="00563380">
        <w:rPr>
          <w:vertAlign w:val="superscript"/>
        </w:rPr>
        <w:t>th</w:t>
      </w:r>
      <w:r w:rsidR="00213061" w:rsidRPr="00563380">
        <w:t xml:space="preserve"> </w:t>
      </w:r>
      <w:r w:rsidR="00213D7D" w:rsidRPr="00563380">
        <w:t xml:space="preserve">of </w:t>
      </w:r>
      <w:r w:rsidR="00213061" w:rsidRPr="00563380">
        <w:t xml:space="preserve">May </w:t>
      </w:r>
      <w:r w:rsidR="00213D7D" w:rsidRPr="00563380">
        <w:t xml:space="preserve">until </w:t>
      </w:r>
      <w:r w:rsidR="00590A82">
        <w:t xml:space="preserve">the </w:t>
      </w:r>
      <w:r w:rsidR="00213061" w:rsidRPr="00563380">
        <w:t>2</w:t>
      </w:r>
      <w:r w:rsidR="00213061" w:rsidRPr="00563380">
        <w:rPr>
          <w:vertAlign w:val="superscript"/>
        </w:rPr>
        <w:t>nd</w:t>
      </w:r>
      <w:r w:rsidR="00213061" w:rsidRPr="00563380">
        <w:t xml:space="preserve"> of July</w:t>
      </w:r>
      <w:r w:rsidR="00213D7D" w:rsidRPr="00563380">
        <w:t xml:space="preserve">) </w:t>
      </w:r>
      <w:r>
        <w:t>and when they are 1 year old</w:t>
      </w:r>
      <w:r w:rsidRPr="00863E99">
        <w:t xml:space="preserve"> </w:t>
      </w:r>
      <w:r w:rsidRPr="00563380">
        <w:t xml:space="preserve">birth (from </w:t>
      </w:r>
      <w:r>
        <w:t xml:space="preserve">the </w:t>
      </w:r>
      <w:r w:rsidRPr="00563380">
        <w:t>2</w:t>
      </w:r>
      <w:r w:rsidRPr="00563380">
        <w:rPr>
          <w:vertAlign w:val="superscript"/>
        </w:rPr>
        <w:t>nd</w:t>
      </w:r>
      <w:r w:rsidRPr="00563380">
        <w:t xml:space="preserve"> of May until </w:t>
      </w:r>
      <w:r>
        <w:t>the</w:t>
      </w:r>
      <w:r>
        <w:t xml:space="preserve"> 21</w:t>
      </w:r>
      <w:r w:rsidRPr="00863E99">
        <w:rPr>
          <w:vertAlign w:val="superscript"/>
        </w:rPr>
        <w:t>st</w:t>
      </w:r>
      <w:r>
        <w:t xml:space="preserve"> </w:t>
      </w:r>
      <w:r w:rsidRPr="00563380">
        <w:t>of July)</w:t>
      </w:r>
      <w:r>
        <w:t xml:space="preserve">, </w:t>
      </w:r>
      <w:r w:rsidR="00213D7D" w:rsidRPr="00563380">
        <w:t>are crucial for the development of individuals.</w:t>
      </w:r>
      <w:r>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00213D7D" w:rsidRPr="00563380">
        <w:t xml:space="preserve">others are lactating </w:t>
      </w:r>
      <w:r w:rsidR="00213061" w:rsidRPr="00563380">
        <w:t xml:space="preserve">during the first few weeks of kids’ growth, </w:t>
      </w:r>
      <w:r w:rsidR="00213D7D" w:rsidRPr="00563380">
        <w:t>which is</w:t>
      </w:r>
      <w:r w:rsidR="00213061" w:rsidRPr="00563380">
        <w:t xml:space="preserve"> also</w:t>
      </w:r>
      <w:r w:rsidR="00213D7D" w:rsidRPr="00563380">
        <w:t xml:space="preserve"> </w:t>
      </w:r>
      <w:r w:rsidR="00590A82">
        <w:t>primarily associated</w:t>
      </w:r>
      <w:r w:rsidR="00213D7D" w:rsidRPr="00563380">
        <w:t xml:space="preserve"> with peak vegetative abundance </w:t>
      </w:r>
      <w:r w:rsidR="00213D7D"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00213D7D" w:rsidRPr="00563380">
        <w:fldChar w:fldCharType="separate"/>
      </w:r>
      <w:r w:rsidR="00052439" w:rsidRPr="00563380">
        <w:t>(Robbins and Robbins 1979)</w:t>
      </w:r>
      <w:r w:rsidR="00213D7D" w:rsidRPr="00563380">
        <w:fldChar w:fldCharType="end"/>
      </w:r>
      <w:r w:rsidR="00213D7D" w:rsidRPr="00563380">
        <w:t>.</w:t>
      </w:r>
      <w:r w:rsidRPr="00863E99">
        <w:t xml:space="preserve"> </w:t>
      </w:r>
    </w:p>
    <w:p w14:paraId="436BD12D" w14:textId="61327C91" w:rsidR="00A404C4" w:rsidRPr="00563380" w:rsidRDefault="00F4048D" w:rsidP="00F4048D">
      <w:pPr>
        <w:pStyle w:val="Default"/>
        <w:spacing w:before="120" w:after="120" w:line="360" w:lineRule="auto"/>
        <w:ind w:firstLine="426"/>
      </w:pPr>
      <w:r w:rsidRPr="00563380">
        <w:t>Here we showed a marked increase in temperature (1.</w:t>
      </w:r>
      <w:r w:rsidR="00BD2AD1">
        <w:t>7</w:t>
      </w:r>
      <w:r w:rsidRPr="00563380">
        <w:t xml:space="preserve">°C in 27 years) during a critical </w:t>
      </w:r>
      <w:r w:rsidR="00590A82">
        <w:t>time</w:t>
      </w:r>
      <w:r w:rsidRPr="00563380">
        <w:t xml:space="preserve"> for young chamois growth</w:t>
      </w:r>
      <w:r w:rsidR="0017020A">
        <w:t xml:space="preserve"> and</w:t>
      </w:r>
      <w:r w:rsidR="00590A82">
        <w:t xml:space="preserve"> </w:t>
      </w:r>
      <w:r w:rsidRPr="00563380">
        <w:t xml:space="preserve">a clear relationship between the shrinking size of alpine chamois and the increasing ambient temperatures in the Alps. Previous studies have </w:t>
      </w:r>
      <w:r w:rsidR="00590A82">
        <w:t xml:space="preserve">reported a negative temporal trend in the body weight of alpine chamois in relation to the rising temperatures </w:t>
      </w:r>
      <w:r w:rsidRPr="00563380">
        <w:t xml:space="preserve">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w:t>
      </w:r>
      <w:r w:rsidR="0017020A">
        <w:t xml:space="preserve">the </w:t>
      </w:r>
      <w:r w:rsidRPr="00563380">
        <w:t>decreasing</w:t>
      </w:r>
      <w:r w:rsidR="0017020A">
        <w:t xml:space="preserve"> quality</w:t>
      </w:r>
      <w:r w:rsidRPr="00563380">
        <w:t xml:space="preserve"> </w:t>
      </w:r>
      <w:r w:rsidR="0017020A">
        <w:t>of</w:t>
      </w:r>
      <w:r w:rsidRPr="00563380">
        <w:t xml:space="preserve"> foraging conditions as the main factor. Plants are affected by rising temperatures, particularly at high elevations, and </w:t>
      </w:r>
      <w:r w:rsidR="0017020A">
        <w:t>their</w:t>
      </w:r>
      <w:r w:rsidRPr="00563380">
        <w:t xml:space="preserve">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w:t>
      </w:r>
      <w:r w:rsidR="0017020A">
        <w:t>,</w:t>
      </w:r>
      <w:r w:rsidRPr="00563380">
        <w:t xml:space="preserve"> but we also make a further step by revealing that the critical period for chamois growth is during lactation and by suggesting that climatic conditions, and therefore </w:t>
      </w:r>
      <w:r w:rsidRPr="00563380">
        <w:lastRenderedPageBreak/>
        <w:t>forage availability and quality, when mother chamois give birth are fundamental in driving the development of young ungulates.</w:t>
      </w:r>
    </w:p>
    <w:p w14:paraId="440A80C7" w14:textId="61237E42"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69F0B505" w:rsidR="00FF1B73" w:rsidRPr="00563380" w:rsidRDefault="00863E99" w:rsidP="00827142">
      <w:pPr>
        <w:pStyle w:val="Default"/>
        <w:spacing w:before="120" w:after="120" w:line="360" w:lineRule="auto"/>
        <w:ind w:firstLine="426"/>
      </w:pPr>
      <w:r>
        <w:t>On</w:t>
      </w:r>
      <w:r w:rsidR="009159D4" w:rsidRPr="00563380">
        <w:t xml:space="preserve">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17020A">
        <w:t>C</w:t>
      </w:r>
      <w:r w:rsidR="008F1196" w:rsidRPr="00563380">
        <w:t xml:space="preserve">limate change </w:t>
      </w:r>
      <w:r w:rsidR="0017020A">
        <w:t>likely strongly impacts the growth of</w:t>
      </w:r>
      <w:r w:rsidR="008F1196" w:rsidRPr="00563380">
        <w:t xml:space="preserve"> chamois kids by affecting the foraging activity of lactating </w:t>
      </w:r>
      <w:r w:rsidR="00827142" w:rsidRPr="00563380">
        <w:t>mothers</w:t>
      </w:r>
      <w:r w:rsidR="008F1196" w:rsidRPr="00563380">
        <w:t xml:space="preserve"> and their milk production.</w:t>
      </w:r>
    </w:p>
    <w:p w14:paraId="2A50DFA9" w14:textId="28F5B0DB" w:rsidR="00FF283F" w:rsidRPr="00563380" w:rsidRDefault="00EB6C89" w:rsidP="00FE5F4E">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6"/>
      <w:r w:rsidRPr="00563380">
        <w:t xml:space="preserve">growing ungulates </w:t>
      </w:r>
      <w:commentRangeEnd w:id="6"/>
      <w:r w:rsidR="00C86838" w:rsidRPr="00563380">
        <w:rPr>
          <w:rStyle w:val="CommentReference"/>
          <w:color w:val="auto"/>
          <w:lang w:val="en-US" w:eastAsia="en-US"/>
        </w:rPr>
        <w:commentReference w:id="6"/>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w:t>
      </w:r>
      <w:r w:rsidR="00863E99">
        <w:t>at</w:t>
      </w:r>
      <w:r w:rsidRPr="00563380">
        <w:t xml:space="preserve"> higher elevations, and thus, colder environments, have higher body mass than the ones living in lower elevations. </w:t>
      </w:r>
      <w:r w:rsidR="00FE5F4E">
        <w:rPr>
          <w:color w:val="auto"/>
        </w:rPr>
        <w:t>Nonetheless</w:t>
      </w:r>
      <w:r w:rsidR="00863E99" w:rsidRPr="00563380">
        <w:rPr>
          <w:color w:val="auto"/>
        </w:rPr>
        <w:t xml:space="preserve">, </w:t>
      </w:r>
      <w:r w:rsidR="00863E99" w:rsidRPr="00563380">
        <w:t xml:space="preserve">the survival chances of large individuals are better than that of smaller ones in harsh wintering conditions such as those found at high latitudes and elevations when food is scarce or unavailable </w:t>
      </w:r>
      <w:r w:rsidR="00863E99" w:rsidRPr="00563380">
        <w:fldChar w:fldCharType="begin"/>
      </w:r>
      <w:r w:rsidR="00863E9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00863E99" w:rsidRPr="00563380">
        <w:fldChar w:fldCharType="separate"/>
      </w:r>
      <w:r w:rsidR="00863E99" w:rsidRPr="00563380">
        <w:rPr>
          <w:noProof/>
        </w:rPr>
        <w:t>(Loison et al. 1999; Herfindal et al. 2006)</w:t>
      </w:r>
      <w:r w:rsidR="00863E99" w:rsidRPr="00563380">
        <w:fldChar w:fldCharType="end"/>
      </w:r>
      <w:r w:rsidR="00FE5F4E">
        <w:t xml:space="preserve">. While </w:t>
      </w:r>
      <w:r w:rsidR="00863E99" w:rsidRPr="00563380">
        <w:t>a large body mass is positively correlated with snow depth</w:t>
      </w:r>
      <w:r w:rsidR="00FE5F4E">
        <w:t>, p</w:t>
      </w:r>
      <w:r w:rsidR="00863E99" w:rsidRPr="00563380">
        <w:t xml:space="preserve">revious studies have </w:t>
      </w:r>
      <w:r w:rsidR="00863E99">
        <w:t xml:space="preserve">not </w:t>
      </w:r>
      <w:r w:rsidR="00863E99">
        <w:lastRenderedPageBreak/>
        <w:t>yet established</w:t>
      </w:r>
      <w:r w:rsidR="00863E99" w:rsidRPr="00563380">
        <w:t xml:space="preserve"> a decrease in average snow depth in the Alps </w:t>
      </w:r>
      <w:r w:rsidR="00863E99" w:rsidRPr="00563380">
        <w:fldChar w:fldCharType="begin"/>
      </w:r>
      <w:r w:rsidR="00863E9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863E99" w:rsidRPr="00563380">
        <w:fldChar w:fldCharType="separate"/>
      </w:r>
      <w:r w:rsidR="00863E99" w:rsidRPr="00563380">
        <w:rPr>
          <w:noProof/>
        </w:rPr>
        <w:t>(Reiner et al. 2021)</w:t>
      </w:r>
      <w:r w:rsidR="00863E99" w:rsidRPr="00563380">
        <w:fldChar w:fldCharType="end"/>
      </w:r>
      <w:r w:rsidR="00863E99" w:rsidRPr="00563380">
        <w:t xml:space="preserve">. 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7C34A562" w:rsidR="00FF283F" w:rsidRPr="00563380" w:rsidRDefault="00FF283F" w:rsidP="00FF283F">
      <w:pPr>
        <w:pStyle w:val="Default"/>
        <w:spacing w:before="120" w:after="120" w:line="360" w:lineRule="auto"/>
        <w:ind w:firstLine="426"/>
      </w:pPr>
      <w:r w:rsidRPr="00563380">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w:t>
      </w:r>
      <w:commentRangeStart w:id="7"/>
      <w:r w:rsidRPr="00563380">
        <w:t xml:space="preserve">dynamics </w:t>
      </w:r>
      <w:commentRangeEnd w:id="7"/>
      <w:r w:rsidR="00C86838" w:rsidRPr="00563380">
        <w:rPr>
          <w:rStyle w:val="CommentReference"/>
          <w:color w:val="auto"/>
          <w:lang w:val="en-US" w:eastAsia="en-US"/>
        </w:rPr>
        <w:commentReference w:id="7"/>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8"/>
      <w:r w:rsidRPr="00563380">
        <w:t xml:space="preserve">evolutionary </w:t>
      </w:r>
      <w:commentRangeEnd w:id="8"/>
      <w:r w:rsidR="00C86838" w:rsidRPr="00563380">
        <w:rPr>
          <w:rStyle w:val="CommentReference"/>
          <w:color w:val="auto"/>
          <w:lang w:val="en-US" w:eastAsia="en-US"/>
        </w:rPr>
        <w:commentReference w:id="8"/>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9"/>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for collecting the data and making them available to us</w:t>
      </w:r>
      <w:commentRangeEnd w:id="9"/>
      <w:r w:rsidRPr="00563380">
        <w:rPr>
          <w:rStyle w:val="CommentReference"/>
          <w:color w:val="auto"/>
          <w:lang w:eastAsia="en-US"/>
        </w:rPr>
        <w:commentReference w:id="9"/>
      </w:r>
      <w:r w:rsidRPr="00563380">
        <w:t xml:space="preserve">.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commentRangeStart w:id="10"/>
      <w:r w:rsidRPr="00563380">
        <w:rPr>
          <w:b/>
          <w:bCs/>
          <w:color w:val="333132"/>
          <w:lang w:val="en-GB"/>
        </w:rPr>
        <w:lastRenderedPageBreak/>
        <w:t>Authors' contributions</w:t>
      </w:r>
      <w:commentRangeEnd w:id="10"/>
      <w:r w:rsidR="007327B7" w:rsidRPr="00563380">
        <w:rPr>
          <w:rStyle w:val="CommentReference"/>
          <w:rFonts w:eastAsia="Arial Unicode MS"/>
          <w:bdr w:val="nil"/>
          <w:lang w:val="en-GB" w:eastAsia="en-US"/>
        </w:rPr>
        <w:commentReference w:id="10"/>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4074BD0E" w14:textId="77777777" w:rsidR="00477EAE" w:rsidRPr="00477EAE" w:rsidRDefault="009860FD" w:rsidP="00477EAE">
      <w:pPr>
        <w:pStyle w:val="Bibliography"/>
      </w:pPr>
      <w:r w:rsidRPr="00563380">
        <w:fldChar w:fldCharType="begin"/>
      </w:r>
      <w:r w:rsidR="00477EAE">
        <w:instrText xml:space="preserve"> ADDIN ZOTERO_BIBL {"uncited":[],"omitted":[],"custom":[]} CSL_BIBLIOGRAPHY </w:instrText>
      </w:r>
      <w:r w:rsidRPr="00563380">
        <w:fldChar w:fldCharType="separate"/>
      </w:r>
      <w:r w:rsidR="00477EAE" w:rsidRPr="00477EAE">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59858FC9" w14:textId="77777777" w:rsidR="00477EAE" w:rsidRPr="00477EAE" w:rsidRDefault="00477EAE" w:rsidP="00477EAE">
      <w:pPr>
        <w:pStyle w:val="Bibliography"/>
      </w:pPr>
      <w:r w:rsidRPr="00477EAE">
        <w:t>Bailey LD, van de Pol M. 2016. climwin: An R Toolbox for Climate Window Analysis. Joseph S, editor. PLoS ONE. 11(12):e0167980. doi:10.1371/journal.pone.0167980.</w:t>
      </w:r>
    </w:p>
    <w:p w14:paraId="73E9F9B8" w14:textId="77777777" w:rsidR="00477EAE" w:rsidRPr="00477EAE" w:rsidRDefault="00477EAE" w:rsidP="00477EAE">
      <w:pPr>
        <w:pStyle w:val="Bibliography"/>
      </w:pPr>
      <w:r w:rsidRPr="00477EAE">
        <w:t>Bassano B, Perrone A, Hardenberg AV. 2003. Body weight and horn development im Alpine chamois, Rupicapra rupicapra (Bovidae, Caprinae). 67(1):65–74. doi:10.1515/mamm.2003.67.1.65.</w:t>
      </w:r>
    </w:p>
    <w:p w14:paraId="721DF0AA" w14:textId="77777777" w:rsidR="00477EAE" w:rsidRPr="00477EAE" w:rsidRDefault="00477EAE" w:rsidP="00477EAE">
      <w:pPr>
        <w:pStyle w:val="Bibliography"/>
      </w:pPr>
      <w:r w:rsidRPr="00477EAE">
        <w:t>Beauplet G, Guinet C. 2007. Phenotypic determinants of individual fitness in female fur seals: larger is better. Proceedings of the Royal Society B: Biological Sciences. 274(1620):1877–1883. doi:10.1098/rspb.2007.0454.</w:t>
      </w:r>
    </w:p>
    <w:p w14:paraId="01A6AE76" w14:textId="77777777" w:rsidR="00477EAE" w:rsidRPr="00477EAE" w:rsidRDefault="00477EAE" w:rsidP="00477EAE">
      <w:pPr>
        <w:pStyle w:val="Bibliography"/>
      </w:pPr>
      <w:r w:rsidRPr="00477EAE">
        <w:t>Bergmann C. 1847. Über die Verhältnisse der Wärmeökonomie der Thiere zu ihrer Grösse. Abgedruckt aus den Göttinger Studien. 3:595–708.</w:t>
      </w:r>
    </w:p>
    <w:p w14:paraId="727F8C5A" w14:textId="77777777" w:rsidR="00477EAE" w:rsidRPr="00477EAE" w:rsidRDefault="00477EAE" w:rsidP="00477EAE">
      <w:pPr>
        <w:pStyle w:val="Bibliography"/>
      </w:pPr>
      <w:r w:rsidRPr="00477EAE">
        <w:t>Brivio F, Bertolucci C, Tettamanti F, Filli F, Apollonio M, Grignolio S. 2016. The weather dictates the rhythms: Alpine chamois activity is well adapted to ecological conditions. Behav Ecol Sociobiol. 70(8):1291–1304. doi:10.1007/s00265-016-2137-8.</w:t>
      </w:r>
    </w:p>
    <w:p w14:paraId="22384E56" w14:textId="77777777" w:rsidR="00477EAE" w:rsidRPr="00477EAE" w:rsidRDefault="00477EAE" w:rsidP="00477EAE">
      <w:pPr>
        <w:pStyle w:val="Bibliography"/>
      </w:pPr>
      <w:r w:rsidRPr="00477EAE">
        <w:t>Büntgen U, Greuter L, Bollmann K, Jenny H, Liebhold A, Galván JD, Stenseth NC, Andrew C, Mysterud A. 2017. Elevational range shifts in four mountain ungulate species from the Swiss Alps. Ecosphere. 8(4):e01761. doi:10.1002/ecs2.1761.</w:t>
      </w:r>
    </w:p>
    <w:p w14:paraId="6521FF00" w14:textId="77777777" w:rsidR="00477EAE" w:rsidRPr="00477EAE" w:rsidRDefault="00477EAE" w:rsidP="00477EAE">
      <w:pPr>
        <w:pStyle w:val="Bibliography"/>
      </w:pPr>
      <w:r w:rsidRPr="00477EAE">
        <w:t>Büntgen U, Jenny H, Galván JD, Piermattei A, Krusic PJ, Bollmann K. 2020. Stable body size of Alpine ungulates. Royal Society Open Science. 7:200196. doi:10.1098/rsos.200196.</w:t>
      </w:r>
    </w:p>
    <w:p w14:paraId="644080F5" w14:textId="77777777" w:rsidR="00477EAE" w:rsidRPr="00477EAE" w:rsidRDefault="00477EAE" w:rsidP="00477EAE">
      <w:pPr>
        <w:pStyle w:val="Bibliography"/>
      </w:pPr>
      <w:r w:rsidRPr="00477EAE">
        <w:t>Chirichella R, Stephens PA, Mason THE, Apollonio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r w:rsidRPr="00477EAE">
        <w:lastRenderedPageBreak/>
        <w:t>Ciais P, Reichstein M, Viovy N, Granier A, Ogée J, Allard V, Aubinet M, Buchmann N, Bernhofer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r w:rsidRPr="00477EAE">
        <w:t>Clutton-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r w:rsidRPr="00477EAE">
        <w:t>Coltman DW, Festa-Bianchet M, Jorgenson JT, Strobeck C. 2002. Age-dependent sexual selection in bighorn rams. Proceedings of the Royal Society of London Series B: Biological Sciences. 269(1487):165–172. doi:10.1098/rspb.2001.1851.</w:t>
      </w:r>
    </w:p>
    <w:p w14:paraId="06230086" w14:textId="77777777" w:rsidR="00477EAE" w:rsidRPr="00477EAE" w:rsidRDefault="00477EAE" w:rsidP="00477EAE">
      <w:pPr>
        <w:pStyle w:val="Bibliography"/>
      </w:pPr>
      <w:r w:rsidRPr="00477EAE">
        <w:t>Corlatti L, Lorenzini R, Lovari S. 2011. The conservation of the chamois Rupicapra spp. Mammal Review. 41(2):163–174. doi:10.1111/j.1365-2907.2011.00187.x.</w:t>
      </w:r>
    </w:p>
    <w:p w14:paraId="07D7CBE8" w14:textId="77777777" w:rsidR="00477EAE" w:rsidRPr="00477EAE" w:rsidRDefault="00477EAE" w:rsidP="00477EAE">
      <w:pPr>
        <w:pStyle w:val="Bibliography"/>
      </w:pPr>
      <w:r w:rsidRPr="00477EAE">
        <w:t>Ernakovich JG, Hopping KA, Berdanier AB, Simpson RT, Kachergis EJ, Steltzer H, Wallenstein MD. 2014. 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Bianchet M, Jorgenson JT, Réale D. 2000. Early development, adult mass, and reproductive success in bighorn sheep. Behavioral Ecology. 11(6):633–639. doi:10.1093/beheco/11.6.633.</w:t>
      </w:r>
    </w:p>
    <w:p w14:paraId="749EEACF" w14:textId="77777777" w:rsidR="00477EAE" w:rsidRPr="00477EAE" w:rsidRDefault="00477EAE" w:rsidP="00477EAE">
      <w:pPr>
        <w:pStyle w:val="Bibliography"/>
      </w:pPr>
      <w:r w:rsidRPr="00477EAE">
        <w:t>Forchhammer MC, Clutton-Brock TH, Lindström J, Albon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Bianchet M, Yoccoz NG, Loison A, Toigo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r w:rsidRPr="00477EAE">
        <w:t>Gantner V, Mijić P, Kuterovac K, Solić D, Gantner R. 2011. Temperature-humidity index values and their significance on the daily production of dairy cattle. Mljekarstvo : časopis za unaprjeđenje proizvodnje i prerade mlijeka.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r w:rsidRPr="00477EAE">
        <w:t>Garel M, Gaillard J-M, Jullien J-M, Dubray D, Maillard D, Loison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r w:rsidRPr="00477EAE">
        <w:t>Garel M, Loison A, Jullien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477EAE">
        <w:t>Gorniak T, Meyer U, Südekum K-H, Dänicke S. 2014. 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lastRenderedPageBreak/>
        <w:t>Hansen PJ. 2009. Effects of heat stress on mammalian reproduction. Philosophical Transactions of the Royal Society B: Biological Sciences. 364(1534):3341–3350. doi:10.1098/rstb.2009.0131.</w:t>
      </w:r>
    </w:p>
    <w:p w14:paraId="524FD95D" w14:textId="77777777" w:rsidR="00477EAE" w:rsidRPr="00477EAE" w:rsidRDefault="00477EAE" w:rsidP="00477EAE">
      <w:pPr>
        <w:pStyle w:val="Bibliography"/>
      </w:pPr>
      <w:r w:rsidRPr="00477EAE">
        <w:t>von Hardenberg A, Bassano B, Peracino A, Lovari S. 2000. Male Alpine Chamois Occupy Territories at Hotspots Before the Mating Season. Ethology. 106(7):617–630. doi:10.1046/j.1439-0310.2000.00579.x.</w:t>
      </w:r>
    </w:p>
    <w:p w14:paraId="5C52B387" w14:textId="77777777" w:rsidR="00477EAE" w:rsidRPr="00477EAE" w:rsidRDefault="00477EAE" w:rsidP="00477EAE">
      <w:pPr>
        <w:pStyle w:val="Bibliography"/>
      </w:pPr>
      <w:r w:rsidRPr="00477EAE">
        <w:t>Herfindal I, Solberg EJ, Sæther B-E, Høgda KA, Andersen R. 2006. Environmental phenology and geographical gradients in moose body mass. Oecologia. 150(2):213–224. doi:10.1007/s00442-006-0519-8.</w:t>
      </w:r>
    </w:p>
    <w:p w14:paraId="6BBE2DB6" w14:textId="77777777" w:rsidR="00477EAE" w:rsidRPr="00477EAE" w:rsidRDefault="00477EAE" w:rsidP="00477EAE">
      <w:pPr>
        <w:pStyle w:val="Bibliography"/>
      </w:pPr>
      <w:r w:rsidRPr="00477EAE">
        <w:t>Hetem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t>Hudson RJ, White RG, editors. 1985. Bioenergetics of wild herbivores. Boca Raton, Fla: CRC Press.</w:t>
      </w:r>
    </w:p>
    <w:p w14:paraId="05C2BD4D" w14:textId="77777777" w:rsidR="00477EAE" w:rsidRPr="00477EAE" w:rsidRDefault="00477EAE" w:rsidP="00477EAE">
      <w:pPr>
        <w:pStyle w:val="Bibliography"/>
      </w:pPr>
      <w:r w:rsidRPr="00477EAE">
        <w:t>Klein DR. 1965. Ecology of Deer Range in Alaska. Ecological Monographs. 35(3):259–284. doi:10.2307/1942139.</w:t>
      </w:r>
    </w:p>
    <w:p w14:paraId="1AE4E75A" w14:textId="77777777" w:rsidR="00477EAE" w:rsidRPr="00477EAE" w:rsidRDefault="00477EAE" w:rsidP="00477EAE">
      <w:pPr>
        <w:pStyle w:val="Bibliography"/>
      </w:pPr>
      <w:r w:rsidRPr="00477EAE">
        <w:t>Knapp DM, Grummer RR. 1991. Response of Lactating Dairy Cows to Fat Supplementation During Heat Stress. Journal of Dairy Science. 74(8):2573–2579. doi:10.3168/jds.S0022-0302(91)78435-X.</w:t>
      </w:r>
    </w:p>
    <w:p w14:paraId="5A8C19E5" w14:textId="77777777" w:rsidR="00477EAE" w:rsidRPr="00477EAE" w:rsidRDefault="00477EAE" w:rsidP="00477EAE">
      <w:pPr>
        <w:pStyle w:val="Bibliography"/>
      </w:pPr>
      <w:r w:rsidRPr="00477EAE">
        <w:t>Kruuk LEB, Slate J, Pemberton JM, Brotherstone S, Guinness F, Clutton-Brock T. 2002. Antler Size in Red Deer: Heritability and Selection but No Evolution. Evolution. 56(8):1683–1695. doi:10.1111/j.0014-3820.2002.tb01480.x.</w:t>
      </w:r>
    </w:p>
    <w:p w14:paraId="4BCA5ADB" w14:textId="77777777" w:rsidR="00477EAE" w:rsidRPr="00477EAE" w:rsidRDefault="00477EAE" w:rsidP="00477EAE">
      <w:pPr>
        <w:pStyle w:val="Bibliography"/>
      </w:pPr>
      <w:r w:rsidRPr="00477EAE">
        <w:t>Liu J, Li L, Chen X, Lu Y, Wang D. 2019. Effects of heat stress on body temperature, milk production, and reproduction in dairy cows: a novel idea for monitoring and evaluation of heat stress — A review. Asian-Australas J Anim Sci. 32(9):1332–1339. doi:10.5713/ajas.18.0743.</w:t>
      </w:r>
    </w:p>
    <w:p w14:paraId="2D0C5648" w14:textId="77777777" w:rsidR="00477EAE" w:rsidRPr="00477EAE" w:rsidRDefault="00477EAE" w:rsidP="00477EAE">
      <w:pPr>
        <w:pStyle w:val="Bibliography"/>
      </w:pPr>
      <w:r w:rsidRPr="00477EAE">
        <w:t>Loison A, Langvatn R, Solberg EJ. 1999. Body mass and winter mortality in red deer calves: disentangling sex and climate effects. Ecography. 22(1):20–30. doi:10.1111/j.1600-0587.1999.tb00451.x.</w:t>
      </w:r>
    </w:p>
    <w:p w14:paraId="4D56D003" w14:textId="77777777" w:rsidR="00477EAE" w:rsidRPr="00477EAE" w:rsidRDefault="00477EAE" w:rsidP="00477EAE">
      <w:pPr>
        <w:pStyle w:val="Bibliography"/>
      </w:pPr>
      <w:r w:rsidRPr="00477EAE">
        <w:t>Mason TH, Apollonio M, Chirichella R, Willis SG, Stephens PA. 2014. Environmental change and long-term body mass declines in an alpine mammal. Frontiers in Zoology. 11(1):69. doi:10.1186/s12983-014-0069-6.</w:t>
      </w:r>
    </w:p>
    <w:p w14:paraId="1676E45A" w14:textId="77777777" w:rsidR="00477EAE" w:rsidRPr="00477EAE" w:rsidRDefault="00477EAE" w:rsidP="00477EAE">
      <w:pPr>
        <w:pStyle w:val="Bibliography"/>
      </w:pPr>
      <w:r w:rsidRPr="00477EAE">
        <w:t>McElligott AG, Gammell MP, Harty HC, Paini DR, Murphy DT, Walsh JT, Hayden TJ. 2001. Sexual size dimorphism in fallow deer (Dama dama): do larger, heavier males gain greater mating success? Behav Ecol Sociobiol. 49(4):266–272. doi:10.1007/s002650000293.</w:t>
      </w:r>
    </w:p>
    <w:p w14:paraId="6A22FB54" w14:textId="77777777" w:rsidR="00477EAE" w:rsidRPr="00477EAE" w:rsidRDefault="00477EAE" w:rsidP="00477EAE">
      <w:pPr>
        <w:pStyle w:val="Bibliography"/>
      </w:pPr>
      <w:r w:rsidRPr="00477EAE">
        <w:t>Nesti I, Posillico M, Lovari S. 2010. Ranging behaviour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lastRenderedPageBreak/>
        <w:t>Newbolt CH, Acker PK, Neuman TJ, Hoffman SI, Ditchkoff SS, Steury TD. 2017. Factors influencing reproductive success in male white-tailed deer. The Journal of Wildlife Management. 81(2):206–217. doi:10.1002/jwmg.21191.</w:t>
      </w:r>
    </w:p>
    <w:p w14:paraId="29C68053" w14:textId="77777777" w:rsidR="00477EAE" w:rsidRPr="00477EAE" w:rsidRDefault="00477EAE" w:rsidP="00477EAE">
      <w:pPr>
        <w:pStyle w:val="Bibliography"/>
      </w:pPr>
      <w:r w:rsidRPr="00477EAE">
        <w:t>Ozgul A, Tuljapurkar S, Benton TG, Pemberton JM, Clutton-Brock TH, Coulson T. 2009. The Dynamics of Phenotypic Change and the Shrinking Sheep of St. Kilda. Science. 325(5939):464–467. doi:10.1126/science.1173668.</w:t>
      </w:r>
    </w:p>
    <w:p w14:paraId="3F35B889" w14:textId="77777777" w:rsidR="00477EAE" w:rsidRPr="00477EAE" w:rsidRDefault="00477EAE" w:rsidP="00477EAE">
      <w:pPr>
        <w:pStyle w:val="Bibliography"/>
      </w:pPr>
      <w:r w:rsidRPr="00477EAE">
        <w:t>Pettorelli N, Pelletier F, Hardenberg A von, Festa-Bianchet M, Côté SD. 2007. 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477EAE">
        <w:t>van de Pol M, Bailey LD, McLean N, Rijsdijk L, Lawson CR, Brouwer L. 2016. 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t>Post E, Forchhammer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477EAE" w:rsidRDefault="00477EAE" w:rsidP="00477EAE">
      <w:pPr>
        <w:pStyle w:val="Bibliography"/>
      </w:pPr>
      <w:r w:rsidRPr="00477EAE">
        <w:t>Reichstein M, Ciais P, Papale D, Valentini R, Running S, Viovy N, Cramer W, Granier A, Ogée J, Allard V, et al. 2007. Reduction of ecosystem productivity and respiration during the European summer 2003 climate anomaly: a joint flux tower, remote sensing and modelling analysis. Global Change Biology. 13(3):634–651. doi:10.1111/j.1365-2486.2006.01224.x.</w:t>
      </w:r>
    </w:p>
    <w:p w14:paraId="461277E6" w14:textId="77777777" w:rsidR="00477EAE" w:rsidRPr="00477EAE" w:rsidRDefault="00477EAE" w:rsidP="00477EAE">
      <w:pPr>
        <w:pStyle w:val="Bibliography"/>
      </w:pPr>
      <w:r w:rsidRPr="00477EAE">
        <w:t>Reiner R, Zedrosser A, Zeiler H, Hackländer K, Corlatti L. 2021. 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Robbins CT, Robbins BL. 1979. Fetal and Neonatal Growth Patterns and Maternal Reproductive Effort in Ungulates and Subungulates. The American Naturalist. 114(1):101–116. doi:10.1086/283456.</w:t>
      </w:r>
    </w:p>
    <w:p w14:paraId="6FFD7840" w14:textId="77777777" w:rsidR="00477EAE" w:rsidRPr="00477EAE" w:rsidRDefault="00477EAE" w:rsidP="00477EAE">
      <w:pPr>
        <w:pStyle w:val="Bibliography"/>
      </w:pPr>
      <w:r w:rsidRPr="00477EAE">
        <w:t>Rughetti M, Festa-Bianchet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r w:rsidRPr="00477EAE">
        <w:t>Rughetti M, Festa-Bianchet M. 2012. Effects of spring-summer temperature on body mass of chamois. Journal of Mammalogy. 93(5):1301–1307. doi:10.1644/11-MAMM-A-402.1.</w:t>
      </w:r>
    </w:p>
    <w:p w14:paraId="61B4C534" w14:textId="77777777" w:rsidR="00477EAE" w:rsidRPr="00477EAE" w:rsidRDefault="00477EAE" w:rsidP="00477EAE">
      <w:pPr>
        <w:pStyle w:val="Bibliography"/>
      </w:pPr>
      <w:r w:rsidRPr="00477EAE">
        <w:t>Ryding S, Klaassen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r w:rsidRPr="00477EAE">
        <w:lastRenderedPageBreak/>
        <w:t>Scornavacca D, Cotza A, Lovari S, Ferretti F. 2018. Suckling behaviour and allonursing in the Apennine chamois. Ethology Ecology &amp; Evolution. 30(5):385–398. doi:10.1080/03949370.2017.1423115.</w:t>
      </w:r>
    </w:p>
    <w:p w14:paraId="295804C3" w14:textId="77777777" w:rsidR="00477EAE" w:rsidRPr="00477EAE" w:rsidRDefault="00477EAE" w:rsidP="00477EAE">
      <w:pPr>
        <w:pStyle w:val="Bibliography"/>
      </w:pPr>
      <w:r w:rsidRPr="00477EAE">
        <w:t>Shackleton DM. 1997. Wild sheep and goats and their relatives : status survey and conservation action plan for Caprinae. [accessed 2022 Jul 2]. https://policycommons.net/artifacts/1373021/wild-sheep-and-goats-and-their-relatives/1987236/.</w:t>
      </w:r>
    </w:p>
    <w:p w14:paraId="30BB8841" w14:textId="77777777" w:rsidR="00477EAE" w:rsidRPr="00477EAE" w:rsidRDefault="00477EAE" w:rsidP="00477EAE">
      <w:pPr>
        <w:pStyle w:val="Bibliography"/>
      </w:pPr>
      <w:r w:rsidRPr="00477EAE">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Simons MJP, Reimert I, van der Vinne V, Hambly C, Vaanholt LM, Speakman JR, Gerkema MP. 2011. Ambient temperature shapes reproductive output during pregnancy and lactation in the common vole (Microtus arvalis): a test of the heat dissipation limit theory. Journal of Experimental Biology. 214(1):38–49. doi:10.1242/jeb.044230.</w:t>
      </w:r>
    </w:p>
    <w:p w14:paraId="79187131" w14:textId="77777777" w:rsidR="00477EAE" w:rsidRPr="00477EAE" w:rsidRDefault="00477EAE" w:rsidP="00477EAE">
      <w:pPr>
        <w:pStyle w:val="Bibliography"/>
      </w:pPr>
      <w:r w:rsidRPr="00477EAE">
        <w:t>Speakman JR, Król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477EAE" w:rsidRDefault="00477EAE" w:rsidP="00477EAE">
      <w:pPr>
        <w:pStyle w:val="Bibliography"/>
      </w:pPr>
      <w:r w:rsidRPr="00477EAE">
        <w:t>Spitzenberger F, Bauer K, Mayer A, Weis E, Preleuthner M, Sackl P, Sieber J. 2001. Die Säugetierfauna Österreichs. Bundesministerium für Land-und Forstwirtschaft, Umwelt und Wasserwirtschaft.</w:t>
      </w:r>
    </w:p>
    <w:p w14:paraId="648EEF93" w14:textId="77777777" w:rsidR="00477EAE" w:rsidRPr="00477EAE" w:rsidRDefault="00477EAE" w:rsidP="00477EAE">
      <w:pPr>
        <w:pStyle w:val="Bibliography"/>
      </w:pPr>
      <w:r w:rsidRPr="00477EAE">
        <w:t>Turco M, Palazzi E, von Hardenberg J, Provenzale A. 2015. Observed climate change hotspots. Geophysical Research Letters. 42(9):3521–3528. doi:10.1002/2015GL063891.</w:t>
      </w:r>
    </w:p>
    <w:p w14:paraId="5A89C8FF" w14:textId="77777777" w:rsidR="00477EAE" w:rsidRPr="00477EAE" w:rsidRDefault="00477EAE" w:rsidP="00477EAE">
      <w:pPr>
        <w:pStyle w:val="Bibliography"/>
      </w:pPr>
      <w:r w:rsidRPr="00477EAE">
        <w:t>Upadhyay RC, Singh SV, Kumar A, Gupta SK, Ashutosh. 2007. Impact of Climate change on Milk production of Murrah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1"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 w:author="Giulia Masoero" w:date="2023-01-12T16:14:00Z" w:initials="GM">
    <w:p w14:paraId="3FA98FE2" w14:textId="77777777" w:rsidR="00996555" w:rsidRDefault="00996555" w:rsidP="00D91C4D">
      <w:r>
        <w:rPr>
          <w:rStyle w:val="CommentReference"/>
        </w:rPr>
        <w:annotationRef/>
      </w:r>
      <w:r>
        <w:rPr>
          <w:rFonts w:eastAsia="Arial Unicode MS"/>
          <w:sz w:val="20"/>
          <w:szCs w:val="20"/>
          <w:bdr w:val="nil"/>
          <w:lang w:val="en-US" w:eastAsia="en-US"/>
        </w:rPr>
        <w:t>just to clarify me (and quite a few people) have problems or get easily distracted and lost when reading long sentences. A clear message at the beginning helps me focus and gets me more interested in reading well what follows.</w:t>
      </w:r>
    </w:p>
  </w:comment>
  <w:comment w:id="3" w:author="Pierre Bize" w:date="2022-11-09T09:49:00Z" w:initials="PB">
    <w:p w14:paraId="735A780E" w14:textId="64070E61"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4" w:author="Giulia Masoero" w:date="2023-01-12T16:21:00Z" w:initials="GM">
    <w:p w14:paraId="7DBF9C24" w14:textId="77777777" w:rsidR="00996555" w:rsidRDefault="00996555" w:rsidP="007325AC">
      <w:r>
        <w:rPr>
          <w:rStyle w:val="CommentReference"/>
        </w:rPr>
        <w:annotationRef/>
      </w:r>
      <w:r>
        <w:rPr>
          <w:rFonts w:eastAsia="Arial Unicode MS"/>
          <w:sz w:val="20"/>
          <w:szCs w:val="20"/>
          <w:bdr w:val="nil"/>
          <w:lang w:val="en-US" w:eastAsia="en-US"/>
        </w:rPr>
        <w:t>Perfect!</w:t>
      </w:r>
    </w:p>
  </w:comment>
  <w:comment w:id="5" w:author="Giulia Masoero" w:date="2022-12-20T10:50:00Z" w:initials="GM">
    <w:p w14:paraId="289E3FB9" w14:textId="5F533B85" w:rsidR="000528A8" w:rsidRDefault="000528A8" w:rsidP="00D269EA">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Default="000528A8" w:rsidP="00D269EA"/>
    <w:p w14:paraId="7D5EAEDF" w14:textId="77777777" w:rsidR="000528A8" w:rsidRDefault="000528A8" w:rsidP="00D269EA">
      <w:r>
        <w:rPr>
          <w:rFonts w:eastAsia="Arial Unicode MS"/>
          <w:sz w:val="20"/>
          <w:szCs w:val="20"/>
          <w:bdr w:val="nil"/>
          <w:lang w:val="en-US" w:eastAsia="en-US"/>
        </w:rPr>
        <w:t>I will properly format the references, remove the (e.g.)(ref), etc before submission.</w:t>
      </w:r>
    </w:p>
  </w:comment>
  <w:comment w:id="6"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7"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8"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9"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0"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3FA98FE2" w15:paraIdParent="270859AE" w15:done="0"/>
  <w15:commentEx w15:paraId="735A780E" w15:done="0"/>
  <w15:commentEx w15:paraId="7DBF9C24" w15:paraIdParent="735A780E" w15:done="0"/>
  <w15:commentEx w15:paraId="7D5EAEDF"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6AB05D" w16cex:dateUtc="2023-01-12T21:14:00Z"/>
  <w16cex:commentExtensible w16cex:durableId="2715F622" w16cex:dateUtc="2022-11-09T08:49:00Z"/>
  <w16cex:commentExtensible w16cex:durableId="276AB201" w16cex:dateUtc="2023-01-12T21:21:00Z"/>
  <w16cex:commentExtensible w16cex:durableId="274C1212" w16cex:dateUtc="2022-12-20T15:50: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3FA98FE2" w16cid:durableId="276AB05D"/>
  <w16cid:commentId w16cid:paraId="735A780E" w16cid:durableId="2715F622"/>
  <w16cid:commentId w16cid:paraId="7DBF9C24" w16cid:durableId="276AB201"/>
  <w16cid:commentId w16cid:paraId="7D5EAEDF" w16cid:durableId="274C1212"/>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6326A" w14:textId="77777777" w:rsidR="003464F6" w:rsidRDefault="003464F6">
      <w:r>
        <w:separator/>
      </w:r>
    </w:p>
  </w:endnote>
  <w:endnote w:type="continuationSeparator" w:id="0">
    <w:p w14:paraId="0D36D1E3" w14:textId="77777777" w:rsidR="003464F6" w:rsidRDefault="003464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1AFF2" w14:textId="77777777" w:rsidR="003464F6" w:rsidRDefault="003464F6">
      <w:r>
        <w:separator/>
      </w:r>
    </w:p>
  </w:footnote>
  <w:footnote w:type="continuationSeparator" w:id="0">
    <w:p w14:paraId="618043F9" w14:textId="77777777" w:rsidR="003464F6" w:rsidRDefault="003464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629"/>
    <w:rsid w:val="00157D6A"/>
    <w:rsid w:val="00160822"/>
    <w:rsid w:val="00162462"/>
    <w:rsid w:val="00162F19"/>
    <w:rsid w:val="0016414D"/>
    <w:rsid w:val="0016761C"/>
    <w:rsid w:val="0017020A"/>
    <w:rsid w:val="00172700"/>
    <w:rsid w:val="00172D96"/>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507C"/>
    <w:rsid w:val="003464F6"/>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77EA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2DC8"/>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A82"/>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E57B5"/>
    <w:rsid w:val="005E765E"/>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2528"/>
    <w:rsid w:val="007763FC"/>
    <w:rsid w:val="0077753F"/>
    <w:rsid w:val="00782419"/>
    <w:rsid w:val="00782B10"/>
    <w:rsid w:val="00784173"/>
    <w:rsid w:val="00787572"/>
    <w:rsid w:val="007A080D"/>
    <w:rsid w:val="007A10D8"/>
    <w:rsid w:val="007A1405"/>
    <w:rsid w:val="007A1793"/>
    <w:rsid w:val="007A2882"/>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3E99"/>
    <w:rsid w:val="00864F1E"/>
    <w:rsid w:val="0086687E"/>
    <w:rsid w:val="00870391"/>
    <w:rsid w:val="0087179D"/>
    <w:rsid w:val="008742AB"/>
    <w:rsid w:val="00875A92"/>
    <w:rsid w:val="00875C00"/>
    <w:rsid w:val="00876609"/>
    <w:rsid w:val="00877AAE"/>
    <w:rsid w:val="008811A8"/>
    <w:rsid w:val="008818E0"/>
    <w:rsid w:val="00882F8A"/>
    <w:rsid w:val="008873A4"/>
    <w:rsid w:val="0089019A"/>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50A9"/>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3686"/>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1FFC"/>
    <w:rsid w:val="00AB28C9"/>
    <w:rsid w:val="00AC0815"/>
    <w:rsid w:val="00AC170F"/>
    <w:rsid w:val="00AC42DA"/>
    <w:rsid w:val="00AC665F"/>
    <w:rsid w:val="00AD5707"/>
    <w:rsid w:val="00AD70A0"/>
    <w:rsid w:val="00AD7404"/>
    <w:rsid w:val="00AD7D09"/>
    <w:rsid w:val="00AE01A1"/>
    <w:rsid w:val="00AE1008"/>
    <w:rsid w:val="00AE3E0C"/>
    <w:rsid w:val="00AE4E83"/>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2AD1"/>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A7970"/>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1D1C"/>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1F0"/>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A7D86"/>
    <w:rsid w:val="00FC2025"/>
    <w:rsid w:val="00FC296D"/>
    <w:rsid w:val="00FC6BE1"/>
    <w:rsid w:val="00FD6342"/>
    <w:rsid w:val="00FD7CB7"/>
    <w:rsid w:val="00FE1218"/>
    <w:rsid w:val="00FE1899"/>
    <w:rsid w:val="00FE4483"/>
    <w:rsid w:val="00FE5E85"/>
    <w:rsid w:val="00FE5F4E"/>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6</Pages>
  <Words>29015</Words>
  <Characters>165386</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5</cp:revision>
  <cp:lastPrinted>2023-02-24T22:00:00Z</cp:lastPrinted>
  <dcterms:created xsi:type="dcterms:W3CDTF">2023-02-24T21:44:00Z</dcterms:created>
  <dcterms:modified xsi:type="dcterms:W3CDTF">2023-02-24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